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6494" w:rsidRPr="00705F68" w:rsidRDefault="00056494" w:rsidP="00056494">
      <w:pPr>
        <w:pStyle w:val="Subjudul"/>
      </w:pPr>
      <w:r w:rsidRPr="00705F68">
        <w:t>PENDAHULUAN</w:t>
      </w:r>
    </w:p>
    <w:p w:rsidR="00056494" w:rsidRDefault="00056494" w:rsidP="00056494">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xml:space="preserve">. Mempelajari iklim dan cuaca, akan membuat anak lebih mengenal lingkungan sekitarnya, anak akan mengetahui penyebab terjadinya suatu fenomena dan kejadian alam di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5D4824" w:rsidRDefault="00056494" w:rsidP="00F61A6D">
      <w:r>
        <w:t>Berdasarkan data dari situs kementrian pendidikan dan kebudayaan Indonesia serta pengamatan di SDN 02 Gonilan, materi iklim dan cuaca sudah di perkenalkan pada buku pelajaran siswa</w:t>
      </w:r>
      <w:r w:rsidR="00F76070">
        <w:t>,</w:t>
      </w:r>
      <w:r>
        <w:t xml:space="preserve"> tepatnya pada buku tematik 05 “Cuaca” kurikulum 2013 revisi 2018. Namun karena kurangnya media pembelajaran, metode pembelajaran</w:t>
      </w:r>
      <w:r w:rsidR="007B3EEA">
        <w:t xml:space="preserve"> di SDN 02 Gonilan</w:t>
      </w:r>
      <w:r>
        <w:t xml:space="preserve"> masih </w:t>
      </w:r>
      <w:r w:rsidR="008A5D3F">
        <w:t>menggunakan metode konvensional</w:t>
      </w:r>
      <w:r w:rsidR="007B3EEA">
        <w:t>,</w:t>
      </w:r>
      <w:r>
        <w:t xml:space="preserve"> dimana guru menjelaskan materi kepada murid hanya menggunakan media buku. </w:t>
      </w:r>
      <w:r w:rsidR="00F61A6D">
        <w:t xml:space="preserve">Tentunya metode </w:t>
      </w:r>
      <w:r w:rsidR="000252A3">
        <w:t xml:space="preserve">konvensional </w:t>
      </w:r>
      <w:r w:rsidR="00F61A6D">
        <w:t>memiliki</w:t>
      </w:r>
      <w:r w:rsidR="005D4824">
        <w:t xml:space="preserve"> beberapa</w:t>
      </w:r>
      <w:r w:rsidR="00F61A6D">
        <w:t xml:space="preserve"> kekurangan yaitu siswa mudah bosan</w:t>
      </w:r>
      <w:r w:rsidR="005D4824">
        <w:t xml:space="preserve"> karena proses pembelajaran bersifat monoton, siswa cenderung pasif karena hanya menerima apa yang disampaikan, s</w:t>
      </w:r>
      <w:r w:rsidR="005D4824" w:rsidRPr="005D4824">
        <w:t>i</w:t>
      </w:r>
      <w:r w:rsidR="00D61117">
        <w:t>swa akan lebih cepat lupa denga</w:t>
      </w:r>
      <w:r w:rsidR="005D4824" w:rsidRPr="005D4824">
        <w:t>n</w:t>
      </w:r>
      <w:r w:rsidR="00D61117">
        <w:t xml:space="preserve"> </w:t>
      </w:r>
      <w:r w:rsidR="005D4824" w:rsidRPr="005D4824">
        <w:t>materi pembelajaran karena proses</w:t>
      </w:r>
      <w:r w:rsidR="005D4824">
        <w:t xml:space="preserve"> pembelajaran tidak menarik</w:t>
      </w:r>
      <w:r w:rsidR="00811ADF" w:rsidRPr="00811ADF">
        <w:t xml:space="preserve"> (Ngaeni &amp; Saefudin</w:t>
      </w:r>
      <w:r w:rsidR="00811ADF">
        <w:t xml:space="preserve">, </w:t>
      </w:r>
      <w:r w:rsidR="00811ADF" w:rsidRPr="00811ADF">
        <w:t>2017)</w:t>
      </w:r>
      <w:r w:rsidR="005D4824" w:rsidRPr="005D4824">
        <w:t>.</w:t>
      </w:r>
    </w:p>
    <w:p w:rsidR="00056494" w:rsidRDefault="00F61A6D" w:rsidP="00F61A6D">
      <w:r>
        <w:t xml:space="preserve">Untuk </w:t>
      </w:r>
      <w:r w:rsidR="00F76070">
        <w:t xml:space="preserve">mengatasi permasalahan </w:t>
      </w:r>
      <w:r w:rsidR="00C64D8B">
        <w:t>tersebut</w:t>
      </w:r>
      <w:r>
        <w:t xml:space="preserve"> </w:t>
      </w:r>
      <w:r w:rsidR="00056494">
        <w:t>diperlukan media yang menarik dan disukai siswa</w:t>
      </w:r>
      <w:r w:rsidR="00951E6D">
        <w:t>,</w:t>
      </w:r>
      <w:r>
        <w:t xml:space="preserve"> agar dapat mendukung proses pembelajaran yang </w:t>
      </w:r>
      <w:r w:rsidR="00D64A09">
        <w:t>menyenangkan</w:t>
      </w:r>
      <w:r w:rsidR="00056494">
        <w:t>. S</w:t>
      </w:r>
      <w:r w:rsidR="00056494" w:rsidRPr="00727AD6">
        <w:t xml:space="preserve">alah satu media interaktif yang menarik adalah menggunakan </w:t>
      </w:r>
      <w:r w:rsidR="006F3F3D">
        <w:t>metode</w:t>
      </w:r>
      <w:r w:rsidR="00056494" w:rsidRPr="00727AD6">
        <w:t xml:space="preserve"> pembelajaran melalui </w:t>
      </w:r>
      <w:r w:rsidR="00056494" w:rsidRPr="009C09D8">
        <w:rPr>
          <w:i/>
        </w:rPr>
        <w:t>game</w:t>
      </w:r>
      <w:r w:rsidR="00056494">
        <w:rPr>
          <w:i/>
        </w:rPr>
        <w:t>,</w:t>
      </w:r>
      <w:r w:rsidR="00056494" w:rsidRPr="00727AD6">
        <w:t xml:space="preserve"> dimana media ini sangat diminati oleh anak</w:t>
      </w:r>
      <w:r w:rsidR="00056494">
        <w:t>-</w:t>
      </w:r>
      <w:r w:rsidR="00056494" w:rsidRPr="00727AD6">
        <w:t>anak usia sekolah dasar yang secara harfiah masih sangat meyukai bermain.</w:t>
      </w:r>
      <w:r w:rsidR="00056494">
        <w:t xml:space="preserve"> (Ekawati &amp; Falani, 2015).</w:t>
      </w:r>
    </w:p>
    <w:p w:rsidR="00241F25" w:rsidRPr="00A13172" w:rsidRDefault="00241F25" w:rsidP="00F61A6D">
      <w:r>
        <w:t xml:space="preserve">Ucus (2015) menyatakan bahwa, </w:t>
      </w:r>
      <w:r>
        <w:rPr>
          <w:i/>
        </w:rPr>
        <w:t xml:space="preserve">game </w:t>
      </w:r>
      <w:r w:rsidRPr="00241F25">
        <w:t>dapat</w:t>
      </w:r>
      <w:r>
        <w:rPr>
          <w:i/>
        </w:rPr>
        <w:t xml:space="preserve"> </w:t>
      </w:r>
      <w:r>
        <w:t>membantu siswa mengembangkan pengetahuan, keterampilan dan nilai-nilai yang diperlukan dalam upaya menjadi anggota aktif dalam komunitas kelas maupun dalam kehidupan sosial mereka.</w:t>
      </w:r>
      <w:r w:rsidR="00A13172">
        <w:t xml:space="preserve"> Pada tahap ini, guru memiliki peran penting dalam proses pembelajaran siswa melalui </w:t>
      </w:r>
      <w:r w:rsidR="00A13172">
        <w:rPr>
          <w:i/>
        </w:rPr>
        <w:t xml:space="preserve">game. </w:t>
      </w:r>
      <w:r w:rsidR="00A13172">
        <w:t xml:space="preserve">Guru dapat memilih </w:t>
      </w:r>
      <w:r w:rsidR="00A13172">
        <w:rPr>
          <w:i/>
        </w:rPr>
        <w:t xml:space="preserve">game </w:t>
      </w:r>
      <w:r w:rsidR="00A13172">
        <w:t>yang se</w:t>
      </w:r>
      <w:r w:rsidR="00395F1B">
        <w:t xml:space="preserve">suai dengan tujuan pembelajaran. </w:t>
      </w:r>
      <w:r w:rsidR="00546B4B">
        <w:t>Apabila</w:t>
      </w:r>
      <w:r w:rsidR="00A13172">
        <w:t xml:space="preserve"> guru dapat menggunakan </w:t>
      </w:r>
      <w:r w:rsidR="00A13172">
        <w:rPr>
          <w:i/>
        </w:rPr>
        <w:t xml:space="preserve">game </w:t>
      </w:r>
      <w:r w:rsidR="00A13172">
        <w:t xml:space="preserve">sebagai media pembelajaran secara efektif,  proses pembelajaran akan terasa menyenangkan dan </w:t>
      </w:r>
      <w:r w:rsidR="00215415">
        <w:t>menarik</w:t>
      </w:r>
      <w:r w:rsidR="00A13172">
        <w:t xml:space="preserve"> bagi siswa.</w:t>
      </w:r>
    </w:p>
    <w:p w:rsidR="00056494" w:rsidRDefault="00056494" w:rsidP="00056494">
      <w:r>
        <w:t xml:space="preserve">Khobir (2009) dalam jurnalnya yang berjudul </w:t>
      </w:r>
      <w:r w:rsidRPr="00EF0256">
        <w:t>upaya mendidik anak melalui permainan edukatif</w:t>
      </w:r>
      <w:r>
        <w:t xml:space="preserve"> menyatakan bahwa, p</w:t>
      </w:r>
      <w:r w:rsidRPr="00EF0256">
        <w:t>ermainan edukatif hendaknya dijadikan sebagai kegiatan pertama dan utama dalam aspek kehidupan anak. Sebab, hanya dengan bermainlah anak</w:t>
      </w:r>
      <w:r>
        <w:t>-</w:t>
      </w:r>
      <w:r w:rsidRPr="00EF0256">
        <w:t>anak dapat hidup bahagia dan menjadi cerdas karenanya.</w:t>
      </w:r>
    </w:p>
    <w:p w:rsidR="00056494" w:rsidRDefault="00056494" w:rsidP="00056494">
      <w:r>
        <w:t xml:space="preserve">Novaliendry (2013) menyatakan bahwa, </w:t>
      </w:r>
      <w:r w:rsidRPr="009C09D8">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4675F0" w:rsidRPr="001D5DCE" w:rsidRDefault="00056494" w:rsidP="001D5DCE">
      <w:r>
        <w:lastRenderedPageBreak/>
        <w:t>Berdasarkan pemaparan dari</w:t>
      </w:r>
      <w:r w:rsidR="00CD1FE1">
        <w:t xml:space="preserve"> permasalahan dan</w:t>
      </w:r>
      <w:r>
        <w:t xml:space="preserve"> berbagai literatur di atas, peneliti menyimpulkan bahwa metode pembelajaran menggunakan </w:t>
      </w:r>
      <w:r w:rsidRPr="009C09D8">
        <w:rPr>
          <w:i/>
        </w:rPr>
        <w:t>game</w:t>
      </w:r>
      <w:r>
        <w:t xml:space="preserve"> adalah salah satu metode yang </w:t>
      </w:r>
      <w:r w:rsidR="00635608">
        <w:t>efektif</w:t>
      </w:r>
      <w:r>
        <w:t xml:space="preserve"> </w:t>
      </w:r>
      <w:bookmarkStart w:id="0" w:name="_GoBack"/>
      <w:r>
        <w:t xml:space="preserve">dan membuat </w:t>
      </w:r>
      <w:bookmarkEnd w:id="0"/>
      <w:r>
        <w:t xml:space="preserve">materi yang disampaikan mudah diterima oleh anak-anak. Oleh karena itu </w:t>
      </w:r>
      <w:r w:rsidR="00D27439">
        <w:t>peneliti</w:t>
      </w:r>
      <w:r>
        <w:t xml:space="preserve"> ingin membuat </w:t>
      </w:r>
      <w:r w:rsidRPr="009C09D8">
        <w:rPr>
          <w:i/>
        </w:rPr>
        <w:t>game</w:t>
      </w:r>
      <w:r>
        <w:t xml:space="preserve"> edukasi mengenal iklim dan cuaca</w:t>
      </w:r>
      <w:r w:rsidR="004E3717">
        <w:t>,</w:t>
      </w:r>
      <w:r>
        <w:t xml:space="preserve"> yang diharapkan dapat membantu siswa dalam belajar mengenal iklim dan cuaca di sekitar mereka</w:t>
      </w:r>
      <w:r w:rsidR="00D31748">
        <w:t xml:space="preserve"> dengan cara yang menyenangakan</w:t>
      </w:r>
      <w:r>
        <w:t>.</w:t>
      </w:r>
      <w:r w:rsidR="00B02BA9">
        <w:t xml:space="preserve"> Alasan</w:t>
      </w:r>
      <w:r>
        <w:t xml:space="preserve"> </w:t>
      </w:r>
      <w:r w:rsidR="00B02BA9">
        <w:t>p</w:t>
      </w:r>
      <w:r w:rsidR="00220129">
        <w:t xml:space="preserve">emilihan materi iklim dan cuaca sebagai tema dalam </w:t>
      </w:r>
      <w:r w:rsidR="00220129">
        <w:rPr>
          <w:i/>
        </w:rPr>
        <w:t xml:space="preserve">game </w:t>
      </w:r>
      <w:r w:rsidR="00027512">
        <w:t>yang akan dibuat,</w:t>
      </w:r>
      <w:r w:rsidR="00220129">
        <w:t xml:space="preserve"> dikarenakan materi ini</w:t>
      </w:r>
      <w:r w:rsidR="00AC0C30">
        <w:t xml:space="preserve"> belum pernah diangkat sebagai judul sebuah penelitian sebelumnya</w:t>
      </w:r>
      <w:r w:rsidR="009E3559">
        <w:t>,</w:t>
      </w:r>
      <w:r w:rsidR="00AC0C30">
        <w:t xml:space="preserve"> selain itu materi ini</w:t>
      </w:r>
      <w:r w:rsidR="00092FD1">
        <w:t xml:space="preserve"> perlu </w:t>
      </w:r>
      <w:r w:rsidR="0073193D">
        <w:t>diajarkan</w:t>
      </w:r>
      <w:r w:rsidR="00092FD1">
        <w:t xml:space="preserve"> </w:t>
      </w:r>
      <w:r w:rsidR="0073193D">
        <w:t>kepada</w:t>
      </w:r>
      <w:r w:rsidR="00092FD1">
        <w:t xml:space="preserve"> anak agar lebih mengenal lingkungan sekitarnya</w:t>
      </w:r>
      <w:r w:rsidR="00AC0C30">
        <w:t>.</w:t>
      </w:r>
    </w:p>
    <w:sectPr w:rsidR="004675F0" w:rsidRPr="001D5D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494"/>
    <w:rsid w:val="000252A3"/>
    <w:rsid w:val="00027512"/>
    <w:rsid w:val="00056494"/>
    <w:rsid w:val="00092FD1"/>
    <w:rsid w:val="000D168F"/>
    <w:rsid w:val="001318FB"/>
    <w:rsid w:val="001D5DCE"/>
    <w:rsid w:val="00215415"/>
    <w:rsid w:val="00220129"/>
    <w:rsid w:val="00241F25"/>
    <w:rsid w:val="0036557C"/>
    <w:rsid w:val="00395F1B"/>
    <w:rsid w:val="003C05BB"/>
    <w:rsid w:val="004675F0"/>
    <w:rsid w:val="004E2110"/>
    <w:rsid w:val="004E3717"/>
    <w:rsid w:val="00546B4B"/>
    <w:rsid w:val="00562536"/>
    <w:rsid w:val="005D4824"/>
    <w:rsid w:val="005D677A"/>
    <w:rsid w:val="00613515"/>
    <w:rsid w:val="00635608"/>
    <w:rsid w:val="0065702D"/>
    <w:rsid w:val="006A65C5"/>
    <w:rsid w:val="006B4945"/>
    <w:rsid w:val="006F3F3D"/>
    <w:rsid w:val="006F42ED"/>
    <w:rsid w:val="007009BC"/>
    <w:rsid w:val="0073193D"/>
    <w:rsid w:val="00757AF5"/>
    <w:rsid w:val="007B3EEA"/>
    <w:rsid w:val="00811ADF"/>
    <w:rsid w:val="008A5D3F"/>
    <w:rsid w:val="00951E6D"/>
    <w:rsid w:val="009B58FC"/>
    <w:rsid w:val="009E3559"/>
    <w:rsid w:val="00A13172"/>
    <w:rsid w:val="00A9086F"/>
    <w:rsid w:val="00AB0004"/>
    <w:rsid w:val="00AC0C30"/>
    <w:rsid w:val="00AC7A15"/>
    <w:rsid w:val="00B02BA9"/>
    <w:rsid w:val="00B14187"/>
    <w:rsid w:val="00B62506"/>
    <w:rsid w:val="00C64D8B"/>
    <w:rsid w:val="00CC447D"/>
    <w:rsid w:val="00CD1FE1"/>
    <w:rsid w:val="00D27439"/>
    <w:rsid w:val="00D31748"/>
    <w:rsid w:val="00D61117"/>
    <w:rsid w:val="00D64A09"/>
    <w:rsid w:val="00DE67A2"/>
    <w:rsid w:val="00DF3895"/>
    <w:rsid w:val="00F61A6D"/>
    <w:rsid w:val="00F76070"/>
    <w:rsid w:val="00F86B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494"/>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65702D"/>
    <w:pPr>
      <w:keepNext/>
      <w:keepLines/>
      <w:spacing w:after="0"/>
      <w:outlineLvl w:val="0"/>
    </w:pPr>
    <w:rPr>
      <w:rFonts w:eastAsiaTheme="majorEastAsia"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702D"/>
    <w:rPr>
      <w:rFonts w:ascii="Times New Roman" w:eastAsiaTheme="majorEastAsia" w:hAnsi="Times New Roman" w:cstheme="majorBidi"/>
      <w:b/>
      <w:bCs/>
      <w:noProof/>
      <w:sz w:val="28"/>
      <w:szCs w:val="28"/>
    </w:rPr>
  </w:style>
  <w:style w:type="paragraph" w:customStyle="1" w:styleId="Subjudul">
    <w:name w:val="Sub judul"/>
    <w:qFormat/>
    <w:rsid w:val="00056494"/>
    <w:pPr>
      <w:numPr>
        <w:numId w:val="1"/>
      </w:numPr>
      <w:spacing w:after="120"/>
      <w:ind w:left="284" w:hanging="284"/>
    </w:pPr>
    <w:rPr>
      <w:rFonts w:ascii="Times New Roman" w:eastAsiaTheme="majorEastAsia" w:hAnsi="Times New Roman" w:cstheme="majorBidi"/>
      <w:b/>
      <w:bCs/>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494"/>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65702D"/>
    <w:pPr>
      <w:keepNext/>
      <w:keepLines/>
      <w:spacing w:after="0"/>
      <w:outlineLvl w:val="0"/>
    </w:pPr>
    <w:rPr>
      <w:rFonts w:eastAsiaTheme="majorEastAsia"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702D"/>
    <w:rPr>
      <w:rFonts w:ascii="Times New Roman" w:eastAsiaTheme="majorEastAsia" w:hAnsi="Times New Roman" w:cstheme="majorBidi"/>
      <w:b/>
      <w:bCs/>
      <w:noProof/>
      <w:sz w:val="28"/>
      <w:szCs w:val="28"/>
    </w:rPr>
  </w:style>
  <w:style w:type="paragraph" w:customStyle="1" w:styleId="Subjudul">
    <w:name w:val="Sub judul"/>
    <w:qFormat/>
    <w:rsid w:val="00056494"/>
    <w:pPr>
      <w:numPr>
        <w:numId w:val="1"/>
      </w:numPr>
      <w:spacing w:after="120"/>
      <w:ind w:left="284" w:hanging="284"/>
    </w:pPr>
    <w:rPr>
      <w:rFonts w:ascii="Times New Roman" w:eastAsiaTheme="majorEastAsia" w:hAnsi="Times New Roman" w:cstheme="majorBidi"/>
      <w:b/>
      <w:bCs/>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2</TotalTime>
  <Pages>2</Pages>
  <Words>970</Words>
  <Characters>5532</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59</cp:revision>
  <dcterms:created xsi:type="dcterms:W3CDTF">2019-10-13T11:29:00Z</dcterms:created>
  <dcterms:modified xsi:type="dcterms:W3CDTF">2019-10-15T03:28:00Z</dcterms:modified>
</cp:coreProperties>
</file>